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FA6A2F8" w14:textId="77777777" w:rsidR="006F19DB" w:rsidRDefault="006F19DB" w:rsidP="006F19DB">
      <w:pPr>
        <w:spacing w:line="360" w:lineRule="auto"/>
        <w:jc w:val="center"/>
      </w:pPr>
      <w:r>
        <w:t>(Título Provisório)</w:t>
      </w:r>
    </w:p>
    <w:p w14:paraId="06C6CC1B" w14:textId="77777777" w:rsidR="006F19DB" w:rsidRDefault="006F19DB"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C62BF83" w14:textId="77777777" w:rsidR="00D113DA" w:rsidRDefault="00D113DA" w:rsidP="00D113DA">
      <w:pPr>
        <w:spacing w:line="360" w:lineRule="auto"/>
        <w:jc w:val="center"/>
      </w:pPr>
      <w:r>
        <w:t>(Título Provisório)</w:t>
      </w:r>
    </w:p>
    <w:p w14:paraId="7359F641" w14:textId="77777777" w:rsidR="00D113DA" w:rsidRDefault="00D113DA"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Destacar os objetivos do trabalho. Exemplos: “Sendo assim,  est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Default="00654214" w:rsidP="00654214">
      <w:pPr>
        <w:spacing w:line="360" w:lineRule="auto"/>
        <w:jc w:val="center"/>
        <w:rPr>
          <w:sz w:val="28"/>
        </w:rPr>
      </w:pPr>
      <w:r>
        <w:br w:type="page"/>
      </w:r>
      <w:r w:rsidR="004776F9" w:rsidRPr="004776F9">
        <w:rPr>
          <w:sz w:val="28"/>
        </w:rPr>
        <w:lastRenderedPageBreak/>
        <w:t>SUMÁRIO</w:t>
      </w:r>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77777777" w:rsidR="00D113DA" w:rsidRDefault="00574562" w:rsidP="003D020F">
      <w:pPr>
        <w:spacing w:before="120" w:after="120"/>
        <w:jc w:val="both"/>
      </w:pPr>
      <w:r>
        <w:t>OBJETIVOS ..............................................................................................................................</w:t>
      </w:r>
      <w:r w:rsidR="003A5810">
        <w:t>8</w:t>
      </w:r>
    </w:p>
    <w:p w14:paraId="714203A3" w14:textId="77777777" w:rsidR="00D113DA" w:rsidRDefault="00574562" w:rsidP="003D020F">
      <w:pPr>
        <w:spacing w:before="120" w:after="120"/>
        <w:jc w:val="both"/>
      </w:pPr>
      <w:r>
        <w:t>METODOLOGIA ......................................................................................................................</w:t>
      </w:r>
      <w:r w:rsidR="003A5810">
        <w:t>9</w:t>
      </w:r>
    </w:p>
    <w:p w14:paraId="0C92713D" w14:textId="77777777" w:rsidR="00D113DA" w:rsidRDefault="00574562" w:rsidP="003D020F">
      <w:pPr>
        <w:spacing w:before="120" w:after="120"/>
        <w:jc w:val="both"/>
      </w:pPr>
      <w:r>
        <w:t>CRONOGRAMA ....................................................................................................................</w:t>
      </w:r>
      <w:r w:rsidR="003A5810">
        <w:t>10</w:t>
      </w:r>
    </w:p>
    <w:p w14:paraId="690EEFB9" w14:textId="77777777" w:rsidR="00D113DA" w:rsidRDefault="00574562" w:rsidP="003D020F">
      <w:pPr>
        <w:spacing w:before="120" w:after="120"/>
        <w:jc w:val="both"/>
      </w:pPr>
      <w:r>
        <w:t>BIBLIOGRAFIA  ....................................................................................................................1</w:t>
      </w:r>
      <w:r w:rsidR="003A5810">
        <w:t>1</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2CBF36F7" w:rsidR="00DB6A55" w:rsidRDefault="00D113DA" w:rsidP="00EB05FD">
      <w:pPr>
        <w:spacing w:after="120" w:line="360" w:lineRule="auto"/>
        <w:ind w:firstLine="851"/>
        <w:jc w:val="both"/>
      </w:pPr>
      <w:r>
        <w:t xml:space="preserve">Deve ser desenvolvido neste tópico, pelo menos, </w:t>
      </w:r>
      <w:r w:rsidR="003615A6">
        <w:t xml:space="preserve">de </w:t>
      </w:r>
      <w:r>
        <w:t>2</w:t>
      </w:r>
      <w:r w:rsidR="003615A6">
        <w:t xml:space="preserve"> a 3 </w:t>
      </w:r>
      <w:r>
        <w:t>páginas</w:t>
      </w:r>
      <w:r w:rsidR="00DB6A55">
        <w:t xml:space="preserve">. A tecnologia </w:t>
      </w:r>
      <w:r w:rsidR="00352EAF">
        <w:t>avançou</w:t>
      </w:r>
      <w:r w:rsidR="00DB6A55">
        <w:t xml:space="preserve"> muito nos </w:t>
      </w:r>
      <w:r w:rsidR="002B0134">
        <w:t>últimos</w:t>
      </w:r>
      <w:r w:rsidR="00DB6A55">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rsidR="00DB6A55">
        <w:t xml:space="preserve"> O custo de armazenar um arquivo vem cada vez </w:t>
      </w:r>
      <w:r w:rsidR="00352EAF">
        <w:t>fi</w:t>
      </w:r>
      <w:r w:rsidR="00DB6A55">
        <w:t xml:space="preserve">cando mais barato e tudo isso, tem feito com que as pessoas tenham mais </w:t>
      </w:r>
      <w:r w:rsidR="00352EAF">
        <w:t>espaço</w:t>
      </w:r>
      <w:r w:rsidR="00DB6A55">
        <w:t xml:space="preserve"> de armazena</w:t>
      </w:r>
      <w:r w:rsidR="00C14FBA">
        <w:t>mento</w:t>
      </w:r>
      <w:r w:rsidR="00DB6A55">
        <w:t xml:space="preserve">, dando a possibilidade de </w:t>
      </w:r>
      <w:r w:rsidR="00352EAF">
        <w:t>gerarem</w:t>
      </w:r>
      <w:r w:rsidR="00DB6A55">
        <w:t xml:space="preserve"> cada vez mais </w:t>
      </w:r>
      <w:r w:rsidR="00352EAF">
        <w:t>informações</w:t>
      </w:r>
      <w:r w:rsidR="00DB6A55">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rsidR="00DB6A55">
        <w:t xml:space="preserve"> </w:t>
      </w:r>
      <w:r w:rsidR="00AF4116">
        <w:t>A quantidade de aplicações disponíveis na internet tem</w:t>
      </w:r>
      <w:r w:rsidR="00DB6A55">
        <w:t xml:space="preserve"> aumentado cada vez mais gerando cada vez mais dados e </w:t>
      </w:r>
      <w:r w:rsidR="00352EAF">
        <w:t>opções</w:t>
      </w:r>
      <w:r w:rsidR="00DB6A55">
        <w:t xml:space="preserve"> para os </w:t>
      </w:r>
      <w:r w:rsidR="00352EAF">
        <w:t>usuários</w:t>
      </w:r>
      <w:r w:rsidR="00DB6A55">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r w:rsidRPr="00291587">
        <w:rPr>
          <w:i/>
          <w:iCs/>
        </w:rPr>
        <w:t>Recommender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4C5A924E" w:rsidR="00123D9A" w:rsidRDefault="008A6A4F" w:rsidP="00B52810">
      <w:pPr>
        <w:spacing w:after="120" w:line="360" w:lineRule="auto"/>
        <w:ind w:firstLine="851"/>
        <w:jc w:val="both"/>
      </w:pPr>
      <w:r>
        <w:t>Os RecSys têm</w:t>
      </w:r>
      <w:r w:rsidR="00123D9A">
        <w:t xml:space="preserve"> evoluído muito desde o seu surgimento</w:t>
      </w:r>
      <w:r w:rsidR="00123D9A">
        <w:t>,</w:t>
      </w:r>
      <w:r w:rsidR="00123D9A">
        <w:t xml:space="preserve"> isso </w:t>
      </w:r>
      <w:r w:rsidR="00123D9A">
        <w:t>acontece dado o</w:t>
      </w:r>
      <w:r w:rsidR="00123D9A">
        <w:t xml:space="preserve"> interesse </w:t>
      </w:r>
      <w:r w:rsidR="00123D9A">
        <w:t xml:space="preserve">acadêmico e </w:t>
      </w:r>
      <w:r w:rsidR="00123D9A">
        <w:t>comerc</w:t>
      </w:r>
      <w:r w:rsidR="00123D9A">
        <w:t xml:space="preserve">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44287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bookmarkStart w:id="0" w:name="_GoBack"/>
      <w:bookmarkEnd w:id="0"/>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w:t>
      </w:r>
      <w:r w:rsidR="00AF0664">
        <w:t>parte da ideia de que se os usuários compartilharam dos mesmos interesses no passado, eles irão continuar tendo os mesmos interesses no futuro</w:t>
      </w:r>
      <w:r w:rsidR="00AF0664">
        <w:t>.</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w:t>
      </w:r>
      <w:r w:rsidR="00AF0664">
        <w:t>o</w:t>
      </w:r>
      <w:r w:rsidR="00AF0664">
        <w:t>nde o</w:t>
      </w:r>
      <w:r w:rsidR="00AF0664">
        <w:t xml:space="preserve"> sistema aprende a recomendar itens que são similares ao que o usuário gostou no passado, essa similaridade e calculada baseada na relação das características dos itens a serem comparados</w:t>
      </w:r>
      <w:r w:rsidR="00AF0664">
        <w:t>.</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784D8F84"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w:t>
      </w:r>
      <w:r w:rsidR="005C5C59">
        <w:t xml:space="preserve">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5C5C59">
        <w:t>.</w:t>
      </w:r>
      <w:r w:rsidR="00DB6A55">
        <w:t xml:space="preserve"> </w:t>
      </w:r>
      <w:r w:rsidR="005C5C59">
        <w:t>E por último, e não menos importante</w:t>
      </w:r>
      <w:r w:rsidR="005C5C59">
        <w:t>,</w:t>
      </w:r>
      <w:r w:rsidR="00DB6A55">
        <w:t xml:space="preserve"> sistemas de </w:t>
      </w:r>
      <w:r w:rsidR="0022050D">
        <w:t>recomendação</w:t>
      </w:r>
      <w:r w:rsidR="00DB6A55">
        <w:t xml:space="preserve"> </w:t>
      </w:r>
      <w:r w:rsidR="0022050D">
        <w:t>híbridos</w:t>
      </w:r>
      <w:r w:rsidR="005C5C59">
        <w:t xml:space="preserve"> </w:t>
      </w:r>
      <w:r w:rsidR="005C5C59">
        <w:t xml:space="preserve">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1AC42BAB" w14:textId="4B54CB9A" w:rsidR="003A1CD1" w:rsidRDefault="003A1CD1" w:rsidP="005C5C59">
      <w:pPr>
        <w:spacing w:after="120" w:line="360" w:lineRule="auto"/>
        <w:jc w:val="both"/>
      </w:pPr>
      <w:r>
        <w:t>-------------------------------------</w:t>
      </w:r>
    </w:p>
    <w:p w14:paraId="3F95023B" w14:textId="77777777" w:rsidR="003A1CD1" w:rsidRDefault="00DB6A55" w:rsidP="00DB6A55">
      <w:pPr>
        <w:spacing w:after="120" w:line="360" w:lineRule="auto"/>
        <w:ind w:firstLine="851"/>
        <w:jc w:val="both"/>
      </w:pPr>
      <w:r>
        <w:t xml:space="preserve">Sistemas de </w:t>
      </w:r>
      <w:r w:rsidR="0022050D">
        <w:t>Recomendação</w:t>
      </w:r>
    </w:p>
    <w:p w14:paraId="3BD07689" w14:textId="77777777" w:rsidR="003A1CD1" w:rsidRDefault="003A1CD1" w:rsidP="00DB6A55">
      <w:pPr>
        <w:spacing w:after="120" w:line="360" w:lineRule="auto"/>
        <w:ind w:firstLine="851"/>
        <w:jc w:val="both"/>
      </w:pPr>
      <w:r>
        <w:t xml:space="preserve">- </w:t>
      </w:r>
      <w:r w:rsidR="00DB6A55">
        <w:t xml:space="preserve">conceito </w:t>
      </w:r>
    </w:p>
    <w:p w14:paraId="7F557996" w14:textId="77777777" w:rsidR="003A1CD1" w:rsidRDefault="003A1CD1" w:rsidP="00DB6A55">
      <w:pPr>
        <w:spacing w:after="120" w:line="360" w:lineRule="auto"/>
        <w:ind w:firstLine="851"/>
        <w:jc w:val="both"/>
      </w:pPr>
      <w:r>
        <w:t xml:space="preserve">- </w:t>
      </w:r>
      <w:r w:rsidR="0022050D">
        <w:t>histórico</w:t>
      </w:r>
      <w:r w:rsidR="00DB6A55">
        <w:t xml:space="preserve"> </w:t>
      </w:r>
    </w:p>
    <w:p w14:paraId="0CDBE3CA" w14:textId="77777777" w:rsidR="003A1CD1" w:rsidRDefault="003A1CD1" w:rsidP="00DB6A55">
      <w:pPr>
        <w:spacing w:after="120" w:line="360" w:lineRule="auto"/>
        <w:ind w:firstLine="851"/>
        <w:jc w:val="both"/>
      </w:pPr>
      <w:r>
        <w:t xml:space="preserve">- </w:t>
      </w:r>
      <w:r w:rsidR="00DB6A55">
        <w:t xml:space="preserve">Exemplos de uso </w:t>
      </w:r>
    </w:p>
    <w:p w14:paraId="35B314D3" w14:textId="28FB23E5" w:rsidR="003A1CD1" w:rsidRDefault="003A1CD1" w:rsidP="00DB6A55">
      <w:pPr>
        <w:spacing w:after="120" w:line="360" w:lineRule="auto"/>
        <w:ind w:firstLine="851"/>
        <w:jc w:val="both"/>
      </w:pPr>
      <w:r>
        <w:t xml:space="preserve">- </w:t>
      </w:r>
      <w:r w:rsidR="00DB6A55">
        <w:t xml:space="preserve">Sistemas de </w:t>
      </w:r>
      <w:r w:rsidR="0022050D">
        <w:t>Recomendação</w:t>
      </w:r>
      <w:r w:rsidR="00DB6A55">
        <w:t xml:space="preserve"> para </w:t>
      </w:r>
      <w:r w:rsidR="0022050D">
        <w:t>Streaming</w:t>
      </w:r>
      <w:r w:rsidR="00DB6A55">
        <w:t xml:space="preserve"> </w:t>
      </w:r>
    </w:p>
    <w:p w14:paraId="45435B3E" w14:textId="5E1FEED5" w:rsidR="00DB6A55" w:rsidRDefault="003A1CD1" w:rsidP="00DB6A55">
      <w:pPr>
        <w:spacing w:after="120" w:line="360" w:lineRule="auto"/>
        <w:ind w:firstLine="851"/>
        <w:jc w:val="both"/>
      </w:pPr>
      <w:r>
        <w:t xml:space="preserve">- </w:t>
      </w:r>
      <w:r w:rsidR="00DB6A55">
        <w:t>Vantagens/desvantagens</w:t>
      </w:r>
    </w:p>
    <w:p w14:paraId="3462CFDE" w14:textId="77777777" w:rsidR="00230DC1" w:rsidRDefault="00230DC1" w:rsidP="00230DC1">
      <w:pPr>
        <w:spacing w:after="120" w:line="360" w:lineRule="auto"/>
        <w:jc w:val="both"/>
      </w:pPr>
    </w:p>
    <w:p w14:paraId="441021C1" w14:textId="77777777" w:rsidR="00DB6A55" w:rsidRDefault="0022050D" w:rsidP="00DB6A55">
      <w:pPr>
        <w:spacing w:after="120" w:line="360" w:lineRule="auto"/>
        <w:ind w:firstLine="851"/>
        <w:jc w:val="both"/>
      </w:pPr>
      <w:r>
        <w:t>Serviços</w:t>
      </w:r>
      <w:r w:rsidR="00DB6A55">
        <w:t xml:space="preserve"> de </w:t>
      </w:r>
      <w:r>
        <w:t>Streaming</w:t>
      </w:r>
      <w:r w:rsidR="00DB6A55">
        <w:t xml:space="preserve"> Musicais </w:t>
      </w:r>
    </w:p>
    <w:p w14:paraId="39EBC6D9" w14:textId="77777777" w:rsidR="00DB6A55" w:rsidRDefault="00DB6A55" w:rsidP="00DB6A55">
      <w:pPr>
        <w:spacing w:after="120" w:line="360" w:lineRule="auto"/>
        <w:ind w:firstLine="851"/>
        <w:jc w:val="both"/>
      </w:pPr>
      <w:r>
        <w:t xml:space="preserve">- conceito </w:t>
      </w:r>
    </w:p>
    <w:p w14:paraId="25385597" w14:textId="77777777" w:rsidR="00DB6A55" w:rsidRDefault="00DB6A55" w:rsidP="00DB6A55">
      <w:pPr>
        <w:spacing w:after="120" w:line="360" w:lineRule="auto"/>
        <w:ind w:firstLine="851"/>
        <w:jc w:val="both"/>
      </w:pPr>
      <w:r>
        <w:t xml:space="preserve">- </w:t>
      </w:r>
      <w:r w:rsidR="0022050D">
        <w:t>histórico</w:t>
      </w:r>
      <w:r>
        <w:t xml:space="preserve"> </w:t>
      </w:r>
    </w:p>
    <w:p w14:paraId="2FCE11EF" w14:textId="77777777" w:rsidR="003A1CD1" w:rsidRDefault="00DB6A55" w:rsidP="00DB6A55">
      <w:pPr>
        <w:spacing w:after="120" w:line="360" w:lineRule="auto"/>
        <w:ind w:firstLine="851"/>
        <w:jc w:val="both"/>
      </w:pPr>
      <w:r>
        <w:t xml:space="preserve">- exemplos </w:t>
      </w:r>
    </w:p>
    <w:p w14:paraId="7D3844C3" w14:textId="2B8D21A1" w:rsidR="00DB6A55" w:rsidRDefault="003A1CD1" w:rsidP="00DB6A55">
      <w:pPr>
        <w:spacing w:after="120" w:line="360" w:lineRule="auto"/>
        <w:ind w:firstLine="851"/>
        <w:jc w:val="both"/>
      </w:pPr>
      <w:r>
        <w:t xml:space="preserve">- </w:t>
      </w:r>
      <w:r w:rsidR="00DB6A55">
        <w:t xml:space="preserve">mais utilizado a partir de alguma </w:t>
      </w:r>
      <w:r w:rsidR="0022050D">
        <w:t>estatística</w:t>
      </w:r>
    </w:p>
    <w:p w14:paraId="72B2F4E8" w14:textId="77777777" w:rsidR="00DB6A55" w:rsidRDefault="00DB6A55" w:rsidP="00DB6A55">
      <w:pPr>
        <w:spacing w:after="120" w:line="360" w:lineRule="auto"/>
        <w:ind w:firstLine="851"/>
        <w:jc w:val="both"/>
      </w:pPr>
    </w:p>
    <w:p w14:paraId="566A6316" w14:textId="77777777" w:rsidR="00DB6A55" w:rsidRDefault="00DB6A55" w:rsidP="00DB6A55">
      <w:pPr>
        <w:spacing w:after="120" w:line="360" w:lineRule="auto"/>
        <w:ind w:firstLine="851"/>
        <w:jc w:val="both"/>
      </w:pPr>
      <w:r>
        <w:t xml:space="preserve">- O que faltam nos sistemas de </w:t>
      </w:r>
      <w:r w:rsidR="0022050D">
        <w:t>recomendação</w:t>
      </w:r>
      <w:r>
        <w:t xml:space="preserve"> musicais para </w:t>
      </w:r>
      <w:r w:rsidR="002B0134">
        <w:t>serviços</w:t>
      </w:r>
      <w:r>
        <w:t xml:space="preserve"> de </w:t>
      </w:r>
      <w:r w:rsidR="0022050D">
        <w:t>streaming</w:t>
      </w:r>
    </w:p>
    <w:p w14:paraId="4A68381B" w14:textId="77777777" w:rsidR="00DB6A55" w:rsidRDefault="00DB6A55" w:rsidP="00807130">
      <w:pPr>
        <w:spacing w:after="120" w:line="360" w:lineRule="auto"/>
        <w:ind w:firstLine="851"/>
        <w:jc w:val="both"/>
      </w:pPr>
      <w:r>
        <w:t>- Formula a tua questão de pesquisa</w:t>
      </w:r>
    </w:p>
    <w:p w14:paraId="1B3D39FB" w14:textId="77777777" w:rsidR="00807130" w:rsidRDefault="00807130" w:rsidP="00807130">
      <w:pPr>
        <w:spacing w:after="120" w:line="360" w:lineRule="auto"/>
        <w:ind w:firstLine="851"/>
        <w:jc w:val="both"/>
      </w:pPr>
      <w:r>
        <w:t>---------------------------------</w:t>
      </w:r>
    </w:p>
    <w:p w14:paraId="16E60151" w14:textId="77777777" w:rsidR="00DB6A55" w:rsidRDefault="00DB6A55" w:rsidP="00DB6A55">
      <w:pPr>
        <w:spacing w:after="120" w:line="360" w:lineRule="auto"/>
        <w:ind w:firstLine="851"/>
        <w:jc w:val="both"/>
      </w:pPr>
      <w:r>
        <w:t xml:space="preserve">Atualmente, o Spotify não consegue captar um sentimento tão bem, devido a não levar em </w:t>
      </w:r>
      <w:r w:rsidR="0022050D">
        <w:t>consideração</w:t>
      </w:r>
      <w:r>
        <w:t xml:space="preserve"> as </w:t>
      </w:r>
      <w:r w:rsidR="002B0134">
        <w:t>ações</w:t>
      </w:r>
      <w:r>
        <w:t xml:space="preserve"> que os </w:t>
      </w:r>
      <w:r w:rsidR="0022050D">
        <w:t>usuários</w:t>
      </w:r>
      <w:r>
        <w:t xml:space="preserve"> estão tomando naquele momento.</w:t>
      </w:r>
    </w:p>
    <w:p w14:paraId="10CD3D92" w14:textId="77777777" w:rsidR="00DB6A55" w:rsidRDefault="00DB6A55" w:rsidP="00DB6A55">
      <w:pPr>
        <w:spacing w:after="120" w:line="360" w:lineRule="auto"/>
        <w:ind w:firstLine="851"/>
        <w:jc w:val="both"/>
      </w:pPr>
      <w:r>
        <w:lastRenderedPageBreak/>
        <w:t xml:space="preserve">A ideia desse projeto e que com ele, possamos evoluir a </w:t>
      </w:r>
      <w:r w:rsidR="0022050D">
        <w:t>recomendação</w:t>
      </w:r>
      <w:r>
        <w:t xml:space="preserve"> musical para algo mais voltado ao sentimento que o </w:t>
      </w:r>
      <w:r w:rsidR="0022050D">
        <w:t>usuário</w:t>
      </w:r>
      <w:r>
        <w:t xml:space="preserve"> </w:t>
      </w:r>
      <w:r w:rsidR="00C05259">
        <w:t>está</w:t>
      </w:r>
      <w:r>
        <w:t xml:space="preserve"> sentindo no momento em que </w:t>
      </w:r>
      <w:r w:rsidR="00C05259">
        <w:t>está</w:t>
      </w:r>
      <w:r>
        <w:t xml:space="preserve"> ouvindo a </w:t>
      </w:r>
      <w:r w:rsidR="002E128E">
        <w:t>música</w:t>
      </w:r>
      <w:r>
        <w:t>.</w:t>
      </w:r>
    </w:p>
    <w:p w14:paraId="2CBFC5E9" w14:textId="77777777" w:rsidR="00DB6A55" w:rsidRDefault="00DB6A55" w:rsidP="00DB6A55">
      <w:pPr>
        <w:spacing w:after="120" w:line="360" w:lineRule="auto"/>
        <w:ind w:firstLine="851"/>
        <w:jc w:val="both"/>
      </w:pPr>
      <w:r>
        <w:t xml:space="preserve"> </w:t>
      </w:r>
    </w:p>
    <w:p w14:paraId="54183424" w14:textId="77777777" w:rsidR="000E2F2D" w:rsidRDefault="000E2F2D" w:rsidP="00DB6A55">
      <w:pPr>
        <w:spacing w:after="120" w:line="360" w:lineRule="auto"/>
        <w:ind w:firstLine="851"/>
        <w:jc w:val="both"/>
      </w:pPr>
    </w:p>
    <w:p w14:paraId="3F952145" w14:textId="77777777" w:rsidR="00DB6A55" w:rsidRPr="00DB6A55" w:rsidRDefault="00DB6A55" w:rsidP="00DB6A55">
      <w:pPr>
        <w:spacing w:after="120" w:line="360" w:lineRule="auto"/>
        <w:ind w:firstLine="851"/>
        <w:jc w:val="both"/>
        <w:rPr>
          <w:b/>
          <w:color w:val="800000"/>
        </w:rPr>
      </w:pPr>
    </w:p>
    <w:p w14:paraId="572A25E3" w14:textId="77777777" w:rsidR="00D113DA" w:rsidRPr="00D8584B" w:rsidRDefault="0091406C" w:rsidP="000E2F2D">
      <w:pPr>
        <w:spacing w:line="360" w:lineRule="auto"/>
        <w:jc w:val="center"/>
      </w:pPr>
      <w:r>
        <w:rPr>
          <w:bCs/>
          <w:sz w:val="28"/>
        </w:rPr>
        <w:br w:type="page"/>
      </w:r>
      <w:r w:rsidR="00D8584B" w:rsidRPr="00ED7DA0">
        <w:rPr>
          <w:bCs/>
          <w:sz w:val="28"/>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t>Streamings</w:t>
      </w:r>
      <w:r>
        <w:t xml:space="preserve"> Musicais.</w:t>
      </w:r>
    </w:p>
    <w:p w14:paraId="2367C0DB" w14:textId="77777777" w:rsidR="002E72AE" w:rsidRDefault="002E72AE" w:rsidP="002E72AE">
      <w:pPr>
        <w:numPr>
          <w:ilvl w:val="0"/>
          <w:numId w:val="22"/>
        </w:numPr>
        <w:spacing w:line="360" w:lineRule="auto"/>
        <w:jc w:val="both"/>
      </w:pPr>
      <w:r>
        <w:t>Selecionar a API a ser utilizada no sistema de recomendação.</w:t>
      </w:r>
    </w:p>
    <w:p w14:paraId="5E5E584A" w14:textId="77777777" w:rsidR="002E72AE" w:rsidRPr="002E72AE" w:rsidRDefault="002E72AE" w:rsidP="002E72AE">
      <w:pPr>
        <w:numPr>
          <w:ilvl w:val="0"/>
          <w:numId w:val="22"/>
        </w:numPr>
        <w:spacing w:line="360" w:lineRule="auto"/>
        <w:jc w:val="both"/>
        <w:rPr>
          <w:color w:val="FF0000"/>
        </w:rPr>
      </w:pPr>
      <w:r w:rsidRPr="002E72AE">
        <w:rPr>
          <w:color w:val="FF0000"/>
        </w:rPr>
        <w:t>Definir os contextos de ambiente a serem utilizados no sistema.</w:t>
      </w:r>
    </w:p>
    <w:p w14:paraId="646DFAB4" w14:textId="77777777" w:rsidR="002E72AE" w:rsidRPr="002E72AE" w:rsidRDefault="002E72AE" w:rsidP="002E72AE">
      <w:pPr>
        <w:numPr>
          <w:ilvl w:val="0"/>
          <w:numId w:val="22"/>
        </w:numPr>
        <w:spacing w:line="360" w:lineRule="auto"/>
        <w:jc w:val="both"/>
        <w:rPr>
          <w:color w:val="FF0000"/>
        </w:rPr>
      </w:pPr>
      <w:r w:rsidRPr="002E72AE">
        <w:rPr>
          <w:color w:val="FF0000"/>
        </w:rPr>
        <w:t xml:space="preserve">Definir os contextos comportamentais do </w:t>
      </w:r>
      <w:r w:rsidR="0022050D" w:rsidRPr="002E72AE">
        <w:rPr>
          <w:color w:val="FF0000"/>
        </w:rPr>
        <w:t>usuário</w:t>
      </w:r>
      <w:r w:rsidRPr="002E72AE">
        <w:rPr>
          <w:color w:val="FF0000"/>
        </w:rPr>
        <w:t xml:space="preserve"> a serem utilizados no</w:t>
      </w:r>
      <w:r>
        <w:rPr>
          <w:color w:val="FF0000"/>
        </w:rPr>
        <w:t xml:space="preserve"> </w:t>
      </w:r>
      <w:r w:rsidRPr="002E72AE">
        <w:rPr>
          <w:color w:val="FF0000"/>
        </w:rPr>
        <w:t>sistema.</w:t>
      </w:r>
    </w:p>
    <w:p w14:paraId="6A37B3D7" w14:textId="77777777" w:rsidR="002E72AE" w:rsidRDefault="002E72AE" w:rsidP="002E72AE">
      <w:pPr>
        <w:numPr>
          <w:ilvl w:val="0"/>
          <w:numId w:val="22"/>
        </w:numPr>
        <w:spacing w:line="360" w:lineRule="auto"/>
        <w:jc w:val="both"/>
      </w:pPr>
      <w:r>
        <w:t xml:space="preserve">Criar a infraestrutura </w:t>
      </w:r>
      <w:r w:rsidR="0022050D">
        <w:t>necessária</w:t>
      </w:r>
      <w:r>
        <w:t xml:space="preserve"> para o armazenamento e relacionamento das </w:t>
      </w:r>
      <w:r w:rsidR="002E128E">
        <w:t>músicas</w:t>
      </w:r>
      <w:r>
        <w:t xml:space="preserve"> com os contextos comportamentais e de ambiente do </w:t>
      </w:r>
      <w:r w:rsidR="0022050D">
        <w:t>usuário</w:t>
      </w:r>
      <w:r>
        <w:t>.</w:t>
      </w:r>
    </w:p>
    <w:p w14:paraId="75FB20E2" w14:textId="77777777" w:rsidR="002E72AE" w:rsidRPr="002E72AE" w:rsidRDefault="002E72AE" w:rsidP="002E72AE">
      <w:pPr>
        <w:numPr>
          <w:ilvl w:val="0"/>
          <w:numId w:val="22"/>
        </w:numPr>
        <w:spacing w:line="360" w:lineRule="auto"/>
        <w:jc w:val="both"/>
        <w:rPr>
          <w:color w:val="FF0000"/>
        </w:rPr>
      </w:pPr>
      <w:r w:rsidRPr="002E72AE">
        <w:rPr>
          <w:color w:val="FF0000"/>
        </w:rPr>
        <w:t xml:space="preserve">Criar um </w:t>
      </w:r>
      <w:r w:rsidR="0022050D" w:rsidRPr="002E72AE">
        <w:rPr>
          <w:color w:val="FF0000"/>
        </w:rPr>
        <w:t>protótipo</w:t>
      </w:r>
      <w:r w:rsidRPr="002E72AE">
        <w:rPr>
          <w:color w:val="FF0000"/>
        </w:rPr>
        <w:t xml:space="preserve"> do sistema de recomendação.</w:t>
      </w:r>
    </w:p>
    <w:p w14:paraId="3E297FE1" w14:textId="77777777" w:rsidR="007F7059" w:rsidRPr="0022050D" w:rsidRDefault="002E72AE" w:rsidP="00E37DA0">
      <w:pPr>
        <w:numPr>
          <w:ilvl w:val="0"/>
          <w:numId w:val="22"/>
        </w:numPr>
        <w:tabs>
          <w:tab w:val="left" w:pos="284"/>
        </w:tabs>
        <w:spacing w:line="360" w:lineRule="auto"/>
        <w:jc w:val="both"/>
      </w:pPr>
      <w:r>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5DF77920" w14:textId="77777777" w:rsidR="00D113DA" w:rsidRDefault="00D113DA" w:rsidP="00D113DA">
      <w:pPr>
        <w:spacing w:line="360" w:lineRule="auto"/>
        <w:jc w:val="both"/>
      </w:pPr>
    </w:p>
    <w:p w14:paraId="79EEA83F" w14:textId="77777777" w:rsidR="00D113DA" w:rsidRDefault="00D113DA" w:rsidP="00BB7ADC">
      <w:pPr>
        <w:pStyle w:val="Recuodecorpodetexto"/>
        <w:spacing w:after="120" w:line="360" w:lineRule="auto"/>
        <w:ind w:firstLine="851"/>
      </w:pPr>
    </w:p>
    <w:p w14:paraId="53B9811B" w14:textId="77777777" w:rsidR="00DC7C2C" w:rsidRDefault="00DC7C2C" w:rsidP="00BB7ADC">
      <w:pPr>
        <w:pStyle w:val="Recuodecorpodetexto"/>
        <w:spacing w:after="120" w:line="360" w:lineRule="auto"/>
        <w:ind w:firstLine="851"/>
      </w:pPr>
    </w:p>
    <w:p w14:paraId="0E9ACB58" w14:textId="77777777" w:rsidR="00D113DA" w:rsidRDefault="00D113DA" w:rsidP="00BB7ADC">
      <w:pPr>
        <w:spacing w:after="120" w:line="360" w:lineRule="auto"/>
        <w:ind w:firstLine="851"/>
        <w:jc w:val="both"/>
      </w:pPr>
    </w:p>
    <w:p w14:paraId="63779CF9" w14:textId="77777777" w:rsidR="00803DA8" w:rsidRDefault="00803DA8" w:rsidP="000E2F2D">
      <w:pPr>
        <w:spacing w:line="360" w:lineRule="auto"/>
        <w:ind w:firstLine="851"/>
        <w:jc w:val="both"/>
      </w:pPr>
    </w:p>
    <w:p w14:paraId="7ECDEA86" w14:textId="77777777" w:rsidR="00803DA8" w:rsidRDefault="00803DA8" w:rsidP="000E2F2D">
      <w:pPr>
        <w:spacing w:line="360" w:lineRule="auto"/>
        <w:ind w:firstLine="851"/>
        <w:jc w:val="both"/>
      </w:pPr>
    </w:p>
    <w:p w14:paraId="3CAB105D" w14:textId="77777777" w:rsidR="00803DA8" w:rsidRPr="00803DA8" w:rsidRDefault="00803DA8" w:rsidP="00803DA8">
      <w:pPr>
        <w:spacing w:after="120" w:line="360" w:lineRule="auto"/>
        <w:rPr>
          <w:b/>
          <w:color w:val="800000"/>
        </w:rPr>
      </w:pPr>
      <w:r w:rsidRPr="00803DA8">
        <w:rPr>
          <w:b/>
          <w:color w:val="800000"/>
        </w:rPr>
        <w:t xml:space="preserve">OBSERVAÇÕES: </w:t>
      </w:r>
    </w:p>
    <w:p w14:paraId="099F9907"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Entende-se por metodologia a forma, a maneira como a pesquisa será realizada. É o caminho para se chegar no conhecimento, na resposta ao problema de pesquisa. São os passos da pesquisa. </w:t>
      </w:r>
    </w:p>
    <w:p w14:paraId="4ABE61D5" w14:textId="77777777" w:rsidR="00803DA8" w:rsidRPr="00803DA8" w:rsidRDefault="00803DA8" w:rsidP="00803DA8">
      <w:pPr>
        <w:numPr>
          <w:ilvl w:val="0"/>
          <w:numId w:val="21"/>
        </w:numPr>
        <w:spacing w:after="120" w:line="360" w:lineRule="auto"/>
        <w:jc w:val="both"/>
        <w:rPr>
          <w:b/>
          <w:color w:val="800000"/>
        </w:rPr>
      </w:pPr>
      <w:r w:rsidRPr="00803DA8">
        <w:rPr>
          <w:b/>
          <w:color w:val="800000"/>
        </w:rPr>
        <w:t xml:space="preserve">Apresentamos o universo a ser pesquisado (pessoas, coisas, fenômenos....), o método, as técnicas de coleta de dados a serem utilizadas (pesquisa bibliográfica, documental, de campo, de laboratório, entrevista, questionário, testes, formulários, etc), a forma de análise e interpretação dos dados.   </w:t>
      </w:r>
    </w:p>
    <w:p w14:paraId="04BBFC61" w14:textId="77777777" w:rsidR="00D113DA" w:rsidRPr="00803DA8" w:rsidRDefault="00D113DA" w:rsidP="00803DA8">
      <w:pPr>
        <w:pStyle w:val="Ttulo1"/>
        <w:spacing w:line="360" w:lineRule="auto"/>
        <w:rPr>
          <w:b w:val="0"/>
          <w:sz w:val="28"/>
        </w:rPr>
      </w:pPr>
      <w:r>
        <w:rPr>
          <w:sz w:val="24"/>
        </w:rPr>
        <w:br w:type="page"/>
      </w:r>
      <w:r w:rsidR="00803DA8" w:rsidRPr="00803DA8">
        <w:rPr>
          <w:b w:val="0"/>
          <w:sz w:val="28"/>
        </w:rPr>
        <w:lastRenderedPageBreak/>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C79FFE2" w14:textId="77777777">
        <w:trPr>
          <w:cantSplit/>
          <w:jc w:val="center"/>
        </w:trPr>
        <w:tc>
          <w:tcPr>
            <w:tcW w:w="2451" w:type="dxa"/>
            <w:vMerge w:val="restart"/>
            <w:vAlign w:val="center"/>
          </w:tcPr>
          <w:p w14:paraId="40B507A3" w14:textId="77777777" w:rsidR="00D113DA" w:rsidRDefault="00D113DA" w:rsidP="00D113DA">
            <w:pPr>
              <w:spacing w:line="360" w:lineRule="auto"/>
              <w:jc w:val="both"/>
            </w:pPr>
            <w:r>
              <w:t xml:space="preserve">Etapa </w:t>
            </w:r>
          </w:p>
        </w:tc>
        <w:tc>
          <w:tcPr>
            <w:tcW w:w="3335"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trPr>
          <w:jc w:val="center"/>
        </w:trPr>
        <w:tc>
          <w:tcPr>
            <w:tcW w:w="2451" w:type="dxa"/>
            <w:vMerge/>
          </w:tcPr>
          <w:p w14:paraId="5F5A3D44" w14:textId="77777777" w:rsidR="00D113DA" w:rsidRDefault="00D113DA" w:rsidP="00D113DA">
            <w:pPr>
              <w:spacing w:line="360" w:lineRule="auto"/>
              <w:jc w:val="both"/>
            </w:pPr>
          </w:p>
        </w:tc>
        <w:tc>
          <w:tcPr>
            <w:tcW w:w="834" w:type="dxa"/>
          </w:tcPr>
          <w:p w14:paraId="23ED5470" w14:textId="77777777" w:rsidR="00D113DA" w:rsidRDefault="00800407" w:rsidP="00D113DA">
            <w:pPr>
              <w:spacing w:line="360" w:lineRule="auto"/>
              <w:jc w:val="center"/>
            </w:pPr>
            <w:r>
              <w:t>Mar</w:t>
            </w:r>
          </w:p>
        </w:tc>
        <w:tc>
          <w:tcPr>
            <w:tcW w:w="834" w:type="dxa"/>
          </w:tcPr>
          <w:p w14:paraId="62CD1464" w14:textId="77777777" w:rsidR="00D113DA" w:rsidRDefault="00800407" w:rsidP="00D113DA">
            <w:pPr>
              <w:spacing w:line="360" w:lineRule="auto"/>
              <w:jc w:val="center"/>
            </w:pPr>
            <w:r>
              <w:t>Abr</w:t>
            </w:r>
          </w:p>
        </w:tc>
        <w:tc>
          <w:tcPr>
            <w:tcW w:w="834" w:type="dxa"/>
          </w:tcPr>
          <w:p w14:paraId="70943A02" w14:textId="77777777" w:rsidR="00D113DA" w:rsidRDefault="00800407" w:rsidP="00D113DA">
            <w:pPr>
              <w:spacing w:line="360" w:lineRule="auto"/>
              <w:jc w:val="center"/>
            </w:pPr>
            <w:r>
              <w:t>Mai</w:t>
            </w:r>
          </w:p>
        </w:tc>
        <w:tc>
          <w:tcPr>
            <w:tcW w:w="833" w:type="dxa"/>
          </w:tcPr>
          <w:p w14:paraId="01825E55" w14:textId="77777777" w:rsidR="00D113DA" w:rsidRDefault="00800407" w:rsidP="00D113DA">
            <w:pPr>
              <w:spacing w:line="360" w:lineRule="auto"/>
              <w:jc w:val="center"/>
            </w:pPr>
            <w:r>
              <w:t>Jun</w:t>
            </w:r>
          </w:p>
        </w:tc>
      </w:tr>
      <w:tr w:rsidR="00D113DA" w14:paraId="215E4896" w14:textId="77777777">
        <w:trPr>
          <w:jc w:val="center"/>
        </w:trPr>
        <w:tc>
          <w:tcPr>
            <w:tcW w:w="2451" w:type="dxa"/>
            <w:tcBorders>
              <w:bottom w:val="single" w:sz="4" w:space="0" w:color="auto"/>
            </w:tcBorders>
          </w:tcPr>
          <w:p w14:paraId="4CA85C7D" w14:textId="77777777" w:rsidR="00D113DA" w:rsidRDefault="00D113DA" w:rsidP="00D113DA">
            <w:pPr>
              <w:spacing w:line="360" w:lineRule="auto"/>
              <w:jc w:val="both"/>
            </w:pPr>
          </w:p>
        </w:tc>
        <w:tc>
          <w:tcPr>
            <w:tcW w:w="834" w:type="dxa"/>
            <w:tcBorders>
              <w:bottom w:val="single" w:sz="4" w:space="0" w:color="auto"/>
            </w:tcBorders>
          </w:tcPr>
          <w:p w14:paraId="71F0FA03" w14:textId="77777777" w:rsidR="00D113DA" w:rsidRDefault="00D113DA" w:rsidP="00D113DA">
            <w:pPr>
              <w:spacing w:line="360" w:lineRule="auto"/>
              <w:jc w:val="center"/>
            </w:pPr>
          </w:p>
        </w:tc>
        <w:tc>
          <w:tcPr>
            <w:tcW w:w="834" w:type="dxa"/>
            <w:tcBorders>
              <w:bottom w:val="single" w:sz="4" w:space="0" w:color="auto"/>
            </w:tcBorders>
          </w:tcPr>
          <w:p w14:paraId="44B44B70" w14:textId="77777777" w:rsidR="00D113DA" w:rsidRDefault="00D113DA" w:rsidP="00D113DA">
            <w:pPr>
              <w:spacing w:line="360" w:lineRule="auto"/>
              <w:jc w:val="center"/>
            </w:pPr>
          </w:p>
        </w:tc>
        <w:tc>
          <w:tcPr>
            <w:tcW w:w="834" w:type="dxa"/>
            <w:tcBorders>
              <w:bottom w:val="single" w:sz="4" w:space="0" w:color="auto"/>
            </w:tcBorders>
          </w:tcPr>
          <w:p w14:paraId="53BED563" w14:textId="77777777" w:rsidR="00D113DA" w:rsidRDefault="00D113DA" w:rsidP="00D113DA">
            <w:pPr>
              <w:spacing w:line="360" w:lineRule="auto"/>
              <w:jc w:val="center"/>
            </w:pPr>
          </w:p>
        </w:tc>
        <w:tc>
          <w:tcPr>
            <w:tcW w:w="833" w:type="dxa"/>
            <w:tcBorders>
              <w:bottom w:val="single" w:sz="4" w:space="0" w:color="auto"/>
            </w:tcBorders>
          </w:tcPr>
          <w:p w14:paraId="5B0D1EAA" w14:textId="77777777" w:rsidR="00D113DA" w:rsidRDefault="00D113DA" w:rsidP="00D113DA">
            <w:pPr>
              <w:spacing w:line="360" w:lineRule="auto"/>
              <w:jc w:val="center"/>
            </w:pPr>
          </w:p>
        </w:tc>
      </w:tr>
    </w:tbl>
    <w:p w14:paraId="39135A64" w14:textId="77777777" w:rsidR="00D113DA" w:rsidRDefault="00D113DA" w:rsidP="00D113DA">
      <w:pPr>
        <w:spacing w:line="360" w:lineRule="auto"/>
        <w:jc w:val="both"/>
      </w:pPr>
    </w:p>
    <w:p w14:paraId="367F7523" w14:textId="77777777" w:rsidR="00D113DA" w:rsidRDefault="00D113DA" w:rsidP="00D113DA">
      <w:pPr>
        <w:spacing w:line="360" w:lineRule="auto"/>
        <w:jc w:val="both"/>
      </w:pPr>
    </w:p>
    <w:p w14:paraId="52BD8C2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02C5E8F1" w14:textId="77777777" w:rsidR="00D113DA" w:rsidRDefault="00D113DA" w:rsidP="00D113DA">
      <w:pPr>
        <w:spacing w:line="360" w:lineRule="auto"/>
        <w:jc w:val="both"/>
      </w:pP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51"/>
        <w:gridCol w:w="834"/>
        <w:gridCol w:w="834"/>
        <w:gridCol w:w="834"/>
        <w:gridCol w:w="833"/>
      </w:tblGrid>
      <w:tr w:rsidR="00D113DA" w14:paraId="2FD363A2" w14:textId="77777777">
        <w:trPr>
          <w:cantSplit/>
          <w:jc w:val="center"/>
        </w:trPr>
        <w:tc>
          <w:tcPr>
            <w:tcW w:w="2451" w:type="dxa"/>
            <w:vMerge w:val="restart"/>
            <w:vAlign w:val="center"/>
          </w:tcPr>
          <w:p w14:paraId="1C303695" w14:textId="77777777" w:rsidR="00D113DA" w:rsidRDefault="00D113DA" w:rsidP="00D113DA">
            <w:pPr>
              <w:spacing w:line="360" w:lineRule="auto"/>
              <w:jc w:val="both"/>
            </w:pPr>
            <w:r>
              <w:t xml:space="preserve">Etapa </w:t>
            </w:r>
          </w:p>
        </w:tc>
        <w:tc>
          <w:tcPr>
            <w:tcW w:w="3335"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trPr>
          <w:jc w:val="center"/>
        </w:trPr>
        <w:tc>
          <w:tcPr>
            <w:tcW w:w="2451" w:type="dxa"/>
            <w:vMerge/>
          </w:tcPr>
          <w:p w14:paraId="5BA21525" w14:textId="77777777" w:rsidR="00D113DA" w:rsidRDefault="00D113DA" w:rsidP="00D113DA">
            <w:pPr>
              <w:spacing w:line="360" w:lineRule="auto"/>
              <w:jc w:val="both"/>
            </w:pPr>
          </w:p>
        </w:tc>
        <w:tc>
          <w:tcPr>
            <w:tcW w:w="834" w:type="dxa"/>
          </w:tcPr>
          <w:p w14:paraId="741202DE" w14:textId="77777777" w:rsidR="00D113DA" w:rsidRDefault="00800407" w:rsidP="00D113DA">
            <w:pPr>
              <w:spacing w:line="360" w:lineRule="auto"/>
              <w:jc w:val="center"/>
            </w:pPr>
            <w:r>
              <w:t>Ago</w:t>
            </w:r>
          </w:p>
        </w:tc>
        <w:tc>
          <w:tcPr>
            <w:tcW w:w="834" w:type="dxa"/>
          </w:tcPr>
          <w:p w14:paraId="7204FFAC" w14:textId="77777777" w:rsidR="00D113DA" w:rsidRDefault="00800407" w:rsidP="00D113DA">
            <w:pPr>
              <w:spacing w:line="360" w:lineRule="auto"/>
              <w:jc w:val="center"/>
            </w:pPr>
            <w:r>
              <w:t>Set</w:t>
            </w:r>
          </w:p>
        </w:tc>
        <w:tc>
          <w:tcPr>
            <w:tcW w:w="834" w:type="dxa"/>
          </w:tcPr>
          <w:p w14:paraId="44D16198" w14:textId="77777777" w:rsidR="00D113DA" w:rsidRDefault="00800407" w:rsidP="00D113DA">
            <w:pPr>
              <w:spacing w:line="360" w:lineRule="auto"/>
              <w:jc w:val="center"/>
            </w:pPr>
            <w:r>
              <w:t>Out</w:t>
            </w:r>
          </w:p>
        </w:tc>
        <w:tc>
          <w:tcPr>
            <w:tcW w:w="833" w:type="dxa"/>
          </w:tcPr>
          <w:p w14:paraId="2F99E4A7" w14:textId="77777777" w:rsidR="00D113DA" w:rsidRDefault="00800407" w:rsidP="00D113DA">
            <w:pPr>
              <w:spacing w:line="360" w:lineRule="auto"/>
              <w:jc w:val="center"/>
            </w:pPr>
            <w:r>
              <w:t>Nov</w:t>
            </w:r>
          </w:p>
        </w:tc>
      </w:tr>
      <w:tr w:rsidR="00D113DA" w14:paraId="78F976DE" w14:textId="77777777">
        <w:trPr>
          <w:jc w:val="center"/>
        </w:trPr>
        <w:tc>
          <w:tcPr>
            <w:tcW w:w="2451" w:type="dxa"/>
            <w:tcBorders>
              <w:bottom w:val="single" w:sz="4" w:space="0" w:color="auto"/>
            </w:tcBorders>
          </w:tcPr>
          <w:p w14:paraId="2EFA6008" w14:textId="77777777" w:rsidR="00D113DA" w:rsidRDefault="00D113DA" w:rsidP="00D113DA">
            <w:pPr>
              <w:spacing w:line="360" w:lineRule="auto"/>
              <w:jc w:val="both"/>
            </w:pPr>
          </w:p>
        </w:tc>
        <w:tc>
          <w:tcPr>
            <w:tcW w:w="834" w:type="dxa"/>
            <w:tcBorders>
              <w:bottom w:val="single" w:sz="4" w:space="0" w:color="auto"/>
            </w:tcBorders>
          </w:tcPr>
          <w:p w14:paraId="5642DBBC" w14:textId="77777777" w:rsidR="00D113DA" w:rsidRDefault="00D113DA" w:rsidP="00D113DA">
            <w:pPr>
              <w:spacing w:line="360" w:lineRule="auto"/>
              <w:jc w:val="center"/>
            </w:pPr>
          </w:p>
        </w:tc>
        <w:tc>
          <w:tcPr>
            <w:tcW w:w="834" w:type="dxa"/>
            <w:tcBorders>
              <w:bottom w:val="single" w:sz="4" w:space="0" w:color="auto"/>
            </w:tcBorders>
          </w:tcPr>
          <w:p w14:paraId="5DF4AA6A" w14:textId="77777777" w:rsidR="00D113DA" w:rsidRDefault="00D113DA" w:rsidP="00D113DA">
            <w:pPr>
              <w:spacing w:line="360" w:lineRule="auto"/>
              <w:jc w:val="center"/>
            </w:pPr>
          </w:p>
        </w:tc>
        <w:tc>
          <w:tcPr>
            <w:tcW w:w="834" w:type="dxa"/>
            <w:tcBorders>
              <w:bottom w:val="single" w:sz="4" w:space="0" w:color="auto"/>
            </w:tcBorders>
          </w:tcPr>
          <w:p w14:paraId="0E3A8CA9" w14:textId="77777777" w:rsidR="00D113DA" w:rsidRDefault="00D113DA" w:rsidP="00D113DA">
            <w:pPr>
              <w:spacing w:line="360" w:lineRule="auto"/>
              <w:jc w:val="center"/>
            </w:pPr>
          </w:p>
        </w:tc>
        <w:tc>
          <w:tcPr>
            <w:tcW w:w="833" w:type="dxa"/>
            <w:tcBorders>
              <w:bottom w:val="single" w:sz="4" w:space="0" w:color="auto"/>
            </w:tcBorders>
          </w:tcPr>
          <w:p w14:paraId="7732F54D" w14:textId="77777777" w:rsidR="00D113DA" w:rsidRDefault="00D113DA" w:rsidP="00D113DA">
            <w:pPr>
              <w:spacing w:line="360" w:lineRule="auto"/>
              <w:jc w:val="center"/>
            </w:pPr>
          </w:p>
        </w:tc>
      </w:tr>
    </w:tbl>
    <w:p w14:paraId="15521212" w14:textId="77777777" w:rsidR="00803DA8" w:rsidRDefault="00803DA8" w:rsidP="00803DA8">
      <w:pPr>
        <w:pStyle w:val="Ttulo1"/>
        <w:spacing w:line="360" w:lineRule="auto"/>
        <w:jc w:val="left"/>
        <w:rPr>
          <w:sz w:val="24"/>
        </w:rPr>
      </w:pPr>
    </w:p>
    <w:p w14:paraId="088BF3EA" w14:textId="77777777" w:rsidR="00803DA8" w:rsidRDefault="00803DA8" w:rsidP="00803DA8">
      <w:pPr>
        <w:pStyle w:val="Ttulo1"/>
        <w:spacing w:line="360" w:lineRule="auto"/>
        <w:jc w:val="left"/>
        <w:rPr>
          <w:sz w:val="24"/>
        </w:rPr>
      </w:pPr>
    </w:p>
    <w:p w14:paraId="7C191466" w14:textId="77777777" w:rsidR="00782F8E" w:rsidRDefault="00782F8E" w:rsidP="00782F8E"/>
    <w:p w14:paraId="69307654" w14:textId="77777777" w:rsidR="00782F8E" w:rsidRDefault="00782F8E" w:rsidP="00782F8E"/>
    <w:p w14:paraId="0338564D" w14:textId="77777777" w:rsidR="00782F8E" w:rsidRPr="00782F8E" w:rsidRDefault="00782F8E" w:rsidP="00782F8E"/>
    <w:p w14:paraId="23537D06" w14:textId="77777777" w:rsidR="00803DA8" w:rsidRPr="007941BD" w:rsidRDefault="00803DA8" w:rsidP="00803DA8">
      <w:pPr>
        <w:pStyle w:val="Ttulo1"/>
        <w:spacing w:line="360" w:lineRule="auto"/>
        <w:jc w:val="left"/>
        <w:rPr>
          <w:color w:val="800000"/>
          <w:sz w:val="24"/>
        </w:rPr>
      </w:pPr>
      <w:r w:rsidRPr="007941BD">
        <w:rPr>
          <w:color w:val="800000"/>
          <w:sz w:val="24"/>
        </w:rPr>
        <w:t xml:space="preserve">OBSERVAÇÕES: </w:t>
      </w:r>
    </w:p>
    <w:p w14:paraId="54F019BC" w14:textId="77777777" w:rsidR="007941BD" w:rsidRDefault="00782F8E" w:rsidP="007941BD">
      <w:pPr>
        <w:pStyle w:val="Ttulo1"/>
        <w:spacing w:after="120" w:line="360" w:lineRule="auto"/>
        <w:jc w:val="left"/>
        <w:rPr>
          <w:color w:val="800000"/>
          <w:sz w:val="24"/>
        </w:rPr>
      </w:pPr>
      <w:r w:rsidRPr="007941BD">
        <w:rPr>
          <w:color w:val="800000"/>
          <w:sz w:val="24"/>
        </w:rPr>
        <w:t xml:space="preserve">- O cronograma é a etapa do trabalho em que o pesquisador define o cronograma da pesquisa, determinando fases a serem cumpridas e os prazos para a realização das tarefas. </w:t>
      </w:r>
    </w:p>
    <w:p w14:paraId="1A1827E0" w14:textId="77777777" w:rsidR="00D113DA" w:rsidRPr="007941BD" w:rsidRDefault="002950F8" w:rsidP="002950F8">
      <w:pPr>
        <w:pStyle w:val="Ttulo1"/>
        <w:spacing w:after="120" w:line="360" w:lineRule="auto"/>
        <w:rPr>
          <w:color w:val="800000"/>
          <w:sz w:val="24"/>
        </w:rPr>
      </w:pPr>
      <w:r>
        <w:rPr>
          <w:color w:val="800000"/>
          <w:sz w:val="24"/>
        </w:rPr>
        <w:t xml:space="preserve">- </w:t>
      </w:r>
      <w:r w:rsidR="004E29F1" w:rsidRPr="007941BD">
        <w:rPr>
          <w:color w:val="800000"/>
          <w:sz w:val="24"/>
        </w:rPr>
        <w:t xml:space="preserve">Construímos em forma de quadro, como no modelo acima.  </w:t>
      </w:r>
      <w:r w:rsidR="00D113DA" w:rsidRPr="007941BD">
        <w:rPr>
          <w:color w:val="800000"/>
          <w:sz w:val="24"/>
        </w:rPr>
        <w:br w:type="page"/>
      </w:r>
      <w:r w:rsidR="00165849" w:rsidRPr="00165849">
        <w:rPr>
          <w:b w:val="0"/>
          <w:sz w:val="28"/>
        </w:rPr>
        <w:lastRenderedPageBreak/>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w:t>
      </w:r>
      <w:proofErr w:type="spellStart"/>
      <w:r w:rsidR="000321FD">
        <w:t>Prodanov</w:t>
      </w:r>
      <w:proofErr w:type="spellEnd"/>
      <w:r w:rsidR="000321FD">
        <w:t xml:space="preserve">. </w:t>
      </w:r>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40B1706" w14:textId="77777777" w:rsidR="00DC5D4F" w:rsidRDefault="00DC5D4F">
      <w:r>
        <w:separator/>
      </w:r>
    </w:p>
  </w:endnote>
  <w:endnote w:type="continuationSeparator" w:id="0">
    <w:p w14:paraId="3D8D33E3" w14:textId="77777777" w:rsidR="00DC5D4F" w:rsidRDefault="00DC5D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14F168" w14:textId="77777777" w:rsidR="00DC5D4F" w:rsidRDefault="00DC5D4F">
      <w:r>
        <w:separator/>
      </w:r>
    </w:p>
  </w:footnote>
  <w:footnote w:type="continuationSeparator" w:id="0">
    <w:p w14:paraId="528C89CF" w14:textId="77777777" w:rsidR="00DC5D4F" w:rsidRDefault="00DC5D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6FE4"/>
    <w:rsid w:val="00012E6A"/>
    <w:rsid w:val="0002527A"/>
    <w:rsid w:val="000321FD"/>
    <w:rsid w:val="00065A21"/>
    <w:rsid w:val="000A597A"/>
    <w:rsid w:val="000D6A47"/>
    <w:rsid w:val="000E1EB9"/>
    <w:rsid w:val="000E2F2D"/>
    <w:rsid w:val="000E3C79"/>
    <w:rsid w:val="000E5019"/>
    <w:rsid w:val="00123D9A"/>
    <w:rsid w:val="00130F7F"/>
    <w:rsid w:val="00165849"/>
    <w:rsid w:val="00180923"/>
    <w:rsid w:val="001A0DA6"/>
    <w:rsid w:val="001A7E18"/>
    <w:rsid w:val="001E0948"/>
    <w:rsid w:val="001E2280"/>
    <w:rsid w:val="001E4EC7"/>
    <w:rsid w:val="0020673C"/>
    <w:rsid w:val="00211E74"/>
    <w:rsid w:val="002123CC"/>
    <w:rsid w:val="0022050D"/>
    <w:rsid w:val="00230DC1"/>
    <w:rsid w:val="0023616F"/>
    <w:rsid w:val="00277A52"/>
    <w:rsid w:val="002879D5"/>
    <w:rsid w:val="00287CFF"/>
    <w:rsid w:val="00291587"/>
    <w:rsid w:val="002950F8"/>
    <w:rsid w:val="00295DB4"/>
    <w:rsid w:val="002B0134"/>
    <w:rsid w:val="002B39AA"/>
    <w:rsid w:val="002E128E"/>
    <w:rsid w:val="002E72AE"/>
    <w:rsid w:val="002F0D5E"/>
    <w:rsid w:val="002F40D2"/>
    <w:rsid w:val="00300D4C"/>
    <w:rsid w:val="00311098"/>
    <w:rsid w:val="0035238B"/>
    <w:rsid w:val="00352EAF"/>
    <w:rsid w:val="003533A3"/>
    <w:rsid w:val="0035579F"/>
    <w:rsid w:val="003615A6"/>
    <w:rsid w:val="00371350"/>
    <w:rsid w:val="00386CE3"/>
    <w:rsid w:val="003A1CD1"/>
    <w:rsid w:val="003A5810"/>
    <w:rsid w:val="003B3DBA"/>
    <w:rsid w:val="003D020F"/>
    <w:rsid w:val="003D37B3"/>
    <w:rsid w:val="00442874"/>
    <w:rsid w:val="004559BF"/>
    <w:rsid w:val="004776F9"/>
    <w:rsid w:val="0048005E"/>
    <w:rsid w:val="004856F0"/>
    <w:rsid w:val="00486A97"/>
    <w:rsid w:val="004978B5"/>
    <w:rsid w:val="004E29F1"/>
    <w:rsid w:val="004E679D"/>
    <w:rsid w:val="005136E1"/>
    <w:rsid w:val="005315E0"/>
    <w:rsid w:val="00535206"/>
    <w:rsid w:val="00545FAD"/>
    <w:rsid w:val="00573084"/>
    <w:rsid w:val="00574562"/>
    <w:rsid w:val="005A33E5"/>
    <w:rsid w:val="005A4A7A"/>
    <w:rsid w:val="005A4E49"/>
    <w:rsid w:val="005C5C59"/>
    <w:rsid w:val="005E0553"/>
    <w:rsid w:val="005F4521"/>
    <w:rsid w:val="00621C6E"/>
    <w:rsid w:val="00644844"/>
    <w:rsid w:val="00654214"/>
    <w:rsid w:val="00675514"/>
    <w:rsid w:val="00675C99"/>
    <w:rsid w:val="006E7ACD"/>
    <w:rsid w:val="006F19DB"/>
    <w:rsid w:val="007703A7"/>
    <w:rsid w:val="00782F8E"/>
    <w:rsid w:val="007941BD"/>
    <w:rsid w:val="007C2896"/>
    <w:rsid w:val="007D13FC"/>
    <w:rsid w:val="007D5697"/>
    <w:rsid w:val="007D7447"/>
    <w:rsid w:val="007F7059"/>
    <w:rsid w:val="00800407"/>
    <w:rsid w:val="00803DA8"/>
    <w:rsid w:val="00806270"/>
    <w:rsid w:val="00807130"/>
    <w:rsid w:val="00810AAA"/>
    <w:rsid w:val="008464C5"/>
    <w:rsid w:val="008A03AD"/>
    <w:rsid w:val="008A6A4F"/>
    <w:rsid w:val="008B0271"/>
    <w:rsid w:val="0091406C"/>
    <w:rsid w:val="009B26B4"/>
    <w:rsid w:val="009B27D1"/>
    <w:rsid w:val="009B2A94"/>
    <w:rsid w:val="009C125C"/>
    <w:rsid w:val="009C7A29"/>
    <w:rsid w:val="00A00C6E"/>
    <w:rsid w:val="00A1166E"/>
    <w:rsid w:val="00A1241A"/>
    <w:rsid w:val="00A2047B"/>
    <w:rsid w:val="00A250D7"/>
    <w:rsid w:val="00A536FE"/>
    <w:rsid w:val="00AA5FE5"/>
    <w:rsid w:val="00AE64DB"/>
    <w:rsid w:val="00AF0664"/>
    <w:rsid w:val="00AF0E7C"/>
    <w:rsid w:val="00AF4116"/>
    <w:rsid w:val="00B0681F"/>
    <w:rsid w:val="00B32E64"/>
    <w:rsid w:val="00B3335F"/>
    <w:rsid w:val="00B421CF"/>
    <w:rsid w:val="00B52810"/>
    <w:rsid w:val="00B63EE6"/>
    <w:rsid w:val="00B652FE"/>
    <w:rsid w:val="00BB1CDD"/>
    <w:rsid w:val="00BB7ADC"/>
    <w:rsid w:val="00BD6967"/>
    <w:rsid w:val="00BE17FB"/>
    <w:rsid w:val="00C05259"/>
    <w:rsid w:val="00C14FBA"/>
    <w:rsid w:val="00C20475"/>
    <w:rsid w:val="00C42838"/>
    <w:rsid w:val="00C55324"/>
    <w:rsid w:val="00C5747F"/>
    <w:rsid w:val="00C656A6"/>
    <w:rsid w:val="00C6622F"/>
    <w:rsid w:val="00C723D2"/>
    <w:rsid w:val="00C85481"/>
    <w:rsid w:val="00CD1BA0"/>
    <w:rsid w:val="00CE5385"/>
    <w:rsid w:val="00D0377F"/>
    <w:rsid w:val="00D07535"/>
    <w:rsid w:val="00D113DA"/>
    <w:rsid w:val="00D12714"/>
    <w:rsid w:val="00D174C3"/>
    <w:rsid w:val="00D41D9E"/>
    <w:rsid w:val="00D562E0"/>
    <w:rsid w:val="00D60E33"/>
    <w:rsid w:val="00D8584B"/>
    <w:rsid w:val="00DB1416"/>
    <w:rsid w:val="00DB6A55"/>
    <w:rsid w:val="00DC5D4F"/>
    <w:rsid w:val="00DC7C2C"/>
    <w:rsid w:val="00DE1AFF"/>
    <w:rsid w:val="00E02C53"/>
    <w:rsid w:val="00E33AF6"/>
    <w:rsid w:val="00E37DA0"/>
    <w:rsid w:val="00E43CC5"/>
    <w:rsid w:val="00E618A4"/>
    <w:rsid w:val="00E82769"/>
    <w:rsid w:val="00E9677F"/>
    <w:rsid w:val="00EB05FD"/>
    <w:rsid w:val="00EB60A5"/>
    <w:rsid w:val="00EB661F"/>
    <w:rsid w:val="00ED7DA0"/>
    <w:rsid w:val="00EE08CB"/>
    <w:rsid w:val="00EE44DF"/>
    <w:rsid w:val="00F1092A"/>
    <w:rsid w:val="00F246E1"/>
    <w:rsid w:val="00F72449"/>
    <w:rsid w:val="00F81557"/>
    <w:rsid w:val="00F86FEB"/>
    <w:rsid w:val="00F935F1"/>
    <w:rsid w:val="00F964AE"/>
    <w:rsid w:val="00FA6496"/>
    <w:rsid w:val="00FC360C"/>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7C2DC5-735F-47E0-AB0D-AD913CA693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12</Pages>
  <Words>4309</Words>
  <Characters>23272</Characters>
  <Application>Microsoft Office Word</Application>
  <DocSecurity>0</DocSecurity>
  <Lines>193</Lines>
  <Paragraphs>55</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27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44</cp:revision>
  <cp:lastPrinted>2001-08-21T07:59:00Z</cp:lastPrinted>
  <dcterms:created xsi:type="dcterms:W3CDTF">2020-03-21T18:01:00Z</dcterms:created>
  <dcterms:modified xsi:type="dcterms:W3CDTF">2020-03-21T2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